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0222C6" w14:textId="77777777" w:rsidR="00F5796A" w:rsidRDefault="00475845">
      <w:r>
        <w:t>Project Title: "Smart Irrigation System"</w:t>
      </w:r>
    </w:p>
    <w:p w14:paraId="01FCB2F7" w14:textId="77777777" w:rsidR="00F5796A" w:rsidRDefault="00475845">
      <w:r>
        <w:t>1. Introduction</w:t>
      </w:r>
    </w:p>
    <w:p w14:paraId="566A6793" w14:textId="77777777" w:rsidR="00F5796A" w:rsidRDefault="00475845">
      <w:r>
        <w:t>Smart irrigation systems use sensors and modern technology to automate the watering process, moving beyond traditional manual or scheduled irrigation that often leads to water waste and inefficient resource use. These systems help conserve water, improve crop health, and minimize human intervention. This project proposes an automated irrigation solution that leverages the Internet of Things (IoT) to ensure plants receive the appropriate amount of water at the right time.</w:t>
      </w:r>
    </w:p>
    <w:p w14:paraId="58AAA32B" w14:textId="0A99D06C" w:rsidR="00F5796A" w:rsidRDefault="00475845">
      <w:r>
        <w:t>2. Problem Statement</w:t>
      </w:r>
    </w:p>
    <w:p w14:paraId="7D809716" w14:textId="65A3226A" w:rsidR="001F292A" w:rsidRDefault="001F292A" w:rsidP="001F292A">
      <w:r>
        <w:t xml:space="preserve"> </w:t>
      </w:r>
      <w:r w:rsidRPr="001F292A">
        <w:t>In an era marked by climate change and water scarcity, traditional irrigation methods often lead to inefficient water usage and increased costs for farmers. The inability to monitor soil moisture levels and adjust irrigation schedules can result in overwatering or underwatering. This project addresses the need for an efficient, automated irrigation system that ensures optimal water usage, thereby saving resources and enhancing crop yield.</w:t>
      </w:r>
    </w:p>
    <w:p w14:paraId="05CAE86F" w14:textId="4D51371D" w:rsidR="001F292A" w:rsidRPr="001F292A" w:rsidRDefault="0034369B" w:rsidP="001F292A">
      <w:pPr>
        <w:rPr>
          <w:lang w:val=""/>
        </w:rPr>
      </w:pPr>
      <w:r>
        <w:t>3.</w:t>
      </w:r>
      <w:r w:rsidR="001F292A" w:rsidRPr="0034369B">
        <w:t>Objective of the project</w:t>
      </w:r>
    </w:p>
    <w:p w14:paraId="44D2A865" w14:textId="77777777" w:rsidR="001F292A" w:rsidRDefault="00475845">
      <w:r>
        <w:t>Main Objective</w:t>
      </w:r>
    </w:p>
    <w:p w14:paraId="02B9445F" w14:textId="74F900C1" w:rsidR="00F5796A" w:rsidRDefault="00475845">
      <w:r>
        <w:t>To design and implement a</w:t>
      </w:r>
      <w:r w:rsidR="001F292A">
        <w:t xml:space="preserve"> smart irrigation system that utilize sensor and automated controls to optimize water usage based on real time environmental data.</w:t>
      </w:r>
    </w:p>
    <w:p w14:paraId="1880A9D6" w14:textId="77777777" w:rsidR="00F5796A" w:rsidRDefault="00475845">
      <w:r>
        <w:t>Specific Objectives</w:t>
      </w:r>
    </w:p>
    <w:p w14:paraId="1B002880" w14:textId="77256595" w:rsidR="00F5796A" w:rsidRDefault="00CA357C">
      <w:r>
        <w:t>To</w:t>
      </w:r>
      <w:r w:rsidR="00475845">
        <w:t xml:space="preserve"> develop a system that uses soil moisture sensors </w:t>
      </w:r>
      <w:r>
        <w:t>system capable of providing accurate data on moisture levels.</w:t>
      </w:r>
    </w:p>
    <w:p w14:paraId="701E71FE" w14:textId="63C0A5DD" w:rsidR="00F5796A" w:rsidRDefault="00CA357C">
      <w:r>
        <w:t xml:space="preserve"> To</w:t>
      </w:r>
      <w:r w:rsidR="00475845">
        <w:t xml:space="preserve"> create a control unit (using Arduino) that automatically activates a water pump based on sensor input.</w:t>
      </w:r>
    </w:p>
    <w:p w14:paraId="5B07FFA7" w14:textId="05B3F4BD" w:rsidR="00F5796A" w:rsidRDefault="00CA357C">
      <w:r>
        <w:t xml:space="preserve"> To</w:t>
      </w:r>
      <w:r w:rsidR="00475845">
        <w:t xml:space="preserve"> </w:t>
      </w:r>
      <w:r>
        <w:t>analyze the effectiveness of the smart irrigation system in terms of water conservation and crop yield improvement.</w:t>
      </w:r>
    </w:p>
    <w:p w14:paraId="4A0F9182" w14:textId="327B9E29" w:rsidR="000C0838" w:rsidRPr="000C0838" w:rsidRDefault="0034369B" w:rsidP="000C0838">
      <w:r>
        <w:t>4</w:t>
      </w:r>
      <w:r w:rsidR="000C0838" w:rsidRPr="000C0838">
        <w:t>. Scope of the Project</w:t>
      </w:r>
    </w:p>
    <w:p w14:paraId="524E00F1" w14:textId="5D7DA271" w:rsidR="000C0838" w:rsidRDefault="000C0838" w:rsidP="000C0838">
      <w:r w:rsidRPr="000C0838">
        <w:t>This project focuses on the automation of irrigation for gardens or small agricultural fields, covering data acquisition from sensors, processing</w:t>
      </w:r>
      <w:r>
        <w:t xml:space="preserve"> and</w:t>
      </w:r>
      <w:r w:rsidRPr="000C0838">
        <w:t xml:space="preserve"> water pump control. The system will use real-time data to make irrigation decisions. It will not cover advanced features like nutrient mixing, large-scale commercial farming infrastructure, or integration with complex farming machinery.</w:t>
      </w:r>
    </w:p>
    <w:p w14:paraId="53F612E2" w14:textId="77777777" w:rsidR="0034369B" w:rsidRDefault="0034369B" w:rsidP="000C0838"/>
    <w:p w14:paraId="72415028" w14:textId="77777777" w:rsidR="0034369B" w:rsidRDefault="0034369B" w:rsidP="000C0838"/>
    <w:p w14:paraId="27FCFE64" w14:textId="223F5234" w:rsidR="000C0838" w:rsidRPr="000C0838" w:rsidRDefault="0034369B" w:rsidP="000C0838">
      <w:r>
        <w:lastRenderedPageBreak/>
        <w:t>5</w:t>
      </w:r>
      <w:r w:rsidR="000C0838" w:rsidRPr="000C0838">
        <w:t>. Significance of the Project</w:t>
      </w:r>
    </w:p>
    <w:p w14:paraId="2FB7FE32" w14:textId="401605D4" w:rsidR="000C0838" w:rsidRDefault="000C0838" w:rsidP="000C0838">
      <w:r w:rsidRPr="000C0838">
        <w:t>The system will benefit farmers and gardeners by saving significant amounts of water and reducing manual labor. It promotes sustainable agriculture by ensuring plants receive the precise amount of water required for healthy growth, leading to improved yields and resource conservation.</w:t>
      </w:r>
    </w:p>
    <w:p w14:paraId="25B129A1" w14:textId="6EAD90BE" w:rsidR="000C0838" w:rsidRPr="000C0838" w:rsidRDefault="0034369B" w:rsidP="000C0838">
      <w:r>
        <w:t>6</w:t>
      </w:r>
      <w:r w:rsidR="000C0838" w:rsidRPr="000C0838">
        <w:t>. Methodology</w:t>
      </w:r>
    </w:p>
    <w:p w14:paraId="1896D01F" w14:textId="77777777" w:rsidR="000C0838" w:rsidRPr="000C0838" w:rsidRDefault="000C0838" w:rsidP="000C0838">
      <w:r w:rsidRPr="000C0838">
        <w:t>The project will use an Object-Oriented Development Methodology and an agile approach.</w:t>
      </w:r>
    </w:p>
    <w:p w14:paraId="6CBAE570" w14:textId="77777777" w:rsidR="000C0838" w:rsidRPr="000C0838" w:rsidRDefault="000C0838" w:rsidP="000C0838">
      <w:r w:rsidRPr="000C0838">
        <w:t>Technologies to be used include:</w:t>
      </w:r>
    </w:p>
    <w:p w14:paraId="5900F205" w14:textId="77777777" w:rsidR="000C0838" w:rsidRPr="000C0838" w:rsidRDefault="000C0838" w:rsidP="000C0838">
      <w:r w:rsidRPr="000C0838">
        <w:t>Hardware: Arduino/</w:t>
      </w:r>
      <w:proofErr w:type="spellStart"/>
      <w:r w:rsidRPr="000C0838">
        <w:t>NodeMCU</w:t>
      </w:r>
      <w:proofErr w:type="spellEnd"/>
      <w:r w:rsidRPr="000C0838">
        <w:t xml:space="preserve"> microcontroller, soil moisture sensor, DHT11 temperature and humidity sensor, water pump, relay module.</w:t>
      </w:r>
    </w:p>
    <w:p w14:paraId="14519F3B" w14:textId="77777777" w:rsidR="000C0838" w:rsidRPr="000C0838" w:rsidRDefault="000C0838" w:rsidP="000C0838">
      <w:r w:rsidRPr="000C0838">
        <w:t>Software: Arduino IDE, mobile application platform (e.g., Blynk, Firebase), potential web interface.</w:t>
      </w:r>
    </w:p>
    <w:p w14:paraId="1A56661D" w14:textId="77777777" w:rsidR="000C0838" w:rsidRDefault="000C0838" w:rsidP="000C0838">
      <w:r w:rsidRPr="000C0838">
        <w:t xml:space="preserve">Connectivity: Wi-Fi module (ESP8266 or </w:t>
      </w:r>
      <w:proofErr w:type="spellStart"/>
      <w:r w:rsidRPr="000C0838">
        <w:t>NodeMCU</w:t>
      </w:r>
      <w:proofErr w:type="spellEnd"/>
      <w:r w:rsidRPr="000C0838">
        <w:t>) for data transmission and remote access.</w:t>
      </w:r>
    </w:p>
    <w:p w14:paraId="2B092BCC" w14:textId="1AA9E822" w:rsidR="000C0838" w:rsidRPr="000C0838" w:rsidRDefault="0034369B" w:rsidP="000C0838">
      <w:r>
        <w:t>7</w:t>
      </w:r>
      <w:r w:rsidR="000C0838" w:rsidRPr="000C0838">
        <w:t>. System Requirements</w:t>
      </w:r>
    </w:p>
    <w:p w14:paraId="19E1F2F9" w14:textId="77777777" w:rsidR="000C0838" w:rsidRPr="000C0838" w:rsidRDefault="000C0838" w:rsidP="000C0838">
      <w:pPr>
        <w:rPr>
          <w:b/>
          <w:bCs/>
        </w:rPr>
      </w:pPr>
      <w:r w:rsidRPr="000C0838">
        <w:rPr>
          <w:b/>
          <w:bCs/>
        </w:rPr>
        <w:t>Software Requirements</w:t>
      </w:r>
    </w:p>
    <w:p w14:paraId="0C330756" w14:textId="77777777" w:rsidR="000C0838" w:rsidRPr="000C0838" w:rsidRDefault="000C0838" w:rsidP="000C0838">
      <w:r w:rsidRPr="000C0838">
        <w:t>Arduino IDE</w:t>
      </w:r>
    </w:p>
    <w:p w14:paraId="1CAD2FA8" w14:textId="77777777" w:rsidR="000C0838" w:rsidRPr="000C0838" w:rsidRDefault="000C0838" w:rsidP="000C0838">
      <w:r w:rsidRPr="000C0838">
        <w:t>Blynk/Firebase App</w:t>
      </w:r>
    </w:p>
    <w:p w14:paraId="3B0A0976" w14:textId="77777777" w:rsidR="000C0838" w:rsidRPr="000C0838" w:rsidRDefault="000C0838" w:rsidP="000C0838">
      <w:r w:rsidRPr="000C0838">
        <w:t>Web Browser (Chrome/Firefox)</w:t>
      </w:r>
    </w:p>
    <w:p w14:paraId="0B19CE02" w14:textId="77777777" w:rsidR="000C0838" w:rsidRPr="000C0838" w:rsidRDefault="000C0838" w:rsidP="000C0838">
      <w:pPr>
        <w:rPr>
          <w:b/>
          <w:bCs/>
        </w:rPr>
      </w:pPr>
      <w:r w:rsidRPr="000C0838">
        <w:rPr>
          <w:b/>
          <w:bCs/>
        </w:rPr>
        <w:t>Hardware Requirements</w:t>
      </w:r>
    </w:p>
    <w:p w14:paraId="7800E9E8" w14:textId="77777777" w:rsidR="000C0838" w:rsidRPr="000C0838" w:rsidRDefault="000C0838" w:rsidP="000C0838">
      <w:r w:rsidRPr="000C0838">
        <w:t xml:space="preserve">Arduino Uno or </w:t>
      </w:r>
      <w:proofErr w:type="spellStart"/>
      <w:r w:rsidRPr="000C0838">
        <w:t>NodeMCU</w:t>
      </w:r>
      <w:proofErr w:type="spellEnd"/>
      <w:r w:rsidRPr="000C0838">
        <w:t xml:space="preserve"> Board</w:t>
      </w:r>
    </w:p>
    <w:p w14:paraId="561A588C" w14:textId="77777777" w:rsidR="000C0838" w:rsidRPr="000C0838" w:rsidRDefault="000C0838" w:rsidP="000C0838">
      <w:r w:rsidRPr="000C0838">
        <w:t>Soil Moisture Sensor (e.g., YL-69)</w:t>
      </w:r>
    </w:p>
    <w:p w14:paraId="4BC3E905" w14:textId="77777777" w:rsidR="000C0838" w:rsidRPr="000C0838" w:rsidRDefault="000C0838" w:rsidP="000C0838">
      <w:r w:rsidRPr="000C0838">
        <w:t>Temperature and Humidity Sensor (e.g., DHT11)</w:t>
      </w:r>
    </w:p>
    <w:p w14:paraId="35CF4FD1" w14:textId="77777777" w:rsidR="000C0838" w:rsidRPr="000C0838" w:rsidRDefault="000C0838" w:rsidP="000C0838">
      <w:r w:rsidRPr="000C0838">
        <w:t>5V Relay Module</w:t>
      </w:r>
    </w:p>
    <w:p w14:paraId="6D35C716" w14:textId="77777777" w:rsidR="000C0838" w:rsidRPr="000C0838" w:rsidRDefault="000C0838" w:rsidP="000C0838">
      <w:r w:rsidRPr="000C0838">
        <w:t>DC Water Pump</w:t>
      </w:r>
    </w:p>
    <w:p w14:paraId="43237FBE" w14:textId="77777777" w:rsidR="000C0838" w:rsidRPr="000C0838" w:rsidRDefault="000C0838" w:rsidP="000C0838">
      <w:r w:rsidRPr="000C0838">
        <w:t>Power Supply and connecting wires</w:t>
      </w:r>
    </w:p>
    <w:p w14:paraId="3ED7391A" w14:textId="77777777" w:rsidR="000C0838" w:rsidRPr="000C0838" w:rsidRDefault="000C0838" w:rsidP="000C0838"/>
    <w:p w14:paraId="66734602" w14:textId="77777777" w:rsidR="000C0838" w:rsidRPr="000C0838" w:rsidRDefault="000C0838" w:rsidP="000C0838"/>
    <w:p w14:paraId="6B10A6E8" w14:textId="77777777" w:rsidR="000C0838" w:rsidRPr="000C0838" w:rsidRDefault="000C0838" w:rsidP="000C0838"/>
    <w:p w14:paraId="6D881818" w14:textId="77777777" w:rsidR="0034369B" w:rsidRDefault="0034369B"/>
    <w:p w14:paraId="53A63E57" w14:textId="12F8CAC8" w:rsidR="00F5796A" w:rsidRDefault="0034369B">
      <w:r>
        <w:lastRenderedPageBreak/>
        <w:t>8</w:t>
      </w:r>
      <w:r w:rsidR="00475845">
        <w:t xml:space="preserve">. Literature Review </w:t>
      </w:r>
    </w:p>
    <w:p w14:paraId="2E33D988" w14:textId="45DDFCAD" w:rsidR="00EA1C51" w:rsidRDefault="00EA1C51" w:rsidP="00EA1C51">
      <w:pPr>
        <w:jc w:val="both"/>
        <w:rPr>
          <w:lang w:val=""/>
        </w:rPr>
      </w:pPr>
      <w:r>
        <w:rPr>
          <w:lang w:val=""/>
        </w:rPr>
        <w:t xml:space="preserve">      </w:t>
      </w:r>
      <w:r w:rsidR="00FC7322" w:rsidRPr="00FC7322">
        <w:rPr>
          <w:lang w:val=""/>
        </w:rPr>
        <w:t>Irrigation has evolved significantly from ancient methods like canals and manual labor to modern, automated systems. Traditional irrigation often leads to water wastage through over-irrigation or runoff, which is a major concern given growing global water scarcity and food demand</w:t>
      </w:r>
      <w:r w:rsidR="00F13B0E">
        <w:rPr>
          <w:lang w:val=""/>
        </w:rPr>
        <w:fldChar w:fldCharType="begin" w:fldLock="1"/>
      </w:r>
      <w:r w:rsidR="00BD4AAD">
        <w:rPr>
          <w:lang w:val=""/>
        </w:rPr>
        <w:instrText>ADDIN CSL_CITATION {"citationItems":[{"id":"ITEM-1","itemData":{"author":[{"dropping-particle":"","family":"Badreldeen","given":"Mo M","non-dropping-particle":"","parse-names":false,"suffix":""},{"dropping-particle":"","family":"Ragab","given":"Mohamed A","non-dropping-particle":"","parse-names":false,"suffix":""},{"dropping-particle":"","family":"Sedhom","given":"Abdelrahman","non-dropping-particle":"","parse-names":false,"suffix":""},{"dropping-particle":"","family":"Mamdouh","given":"Wael M","non-dropping-particle":"","parse-names":false,"suffix":""}],"id":"ITEM-1","issue":"1","issued":{"date-parts":[["2022"]]},"page":"76-86","title":"IoT based Smart Irrigation System","type":"article-journal","volume":"3"},"uris":["http://www.mendeley.com/documents/?uuid=eadbceb0-08e6-4bda-9501-24e49a46e3c2"]}],"mendeley":{"formattedCitation":"[1]","plainTextFormattedCitation":"[1]","previouslyFormattedCitation":"[1]"},"properties":{"noteIndex":0},"schema":"https://github.com/citation-style-language/schema/raw/master/csl-citation.json"}</w:instrText>
      </w:r>
      <w:r w:rsidR="00F13B0E">
        <w:rPr>
          <w:lang w:val=""/>
        </w:rPr>
        <w:fldChar w:fldCharType="separate"/>
      </w:r>
      <w:r w:rsidR="00F13B0E" w:rsidRPr="00F13B0E">
        <w:rPr>
          <w:noProof/>
          <w:lang w:val=""/>
        </w:rPr>
        <w:t>[1]</w:t>
      </w:r>
      <w:r w:rsidR="00F13B0E">
        <w:rPr>
          <w:lang w:val=""/>
        </w:rPr>
        <w:fldChar w:fldCharType="end"/>
      </w:r>
      <w:r w:rsidR="00FC7322" w:rsidRPr="00FC7322">
        <w:rPr>
          <w:lang w:val=""/>
        </w:rPr>
        <w:t>. Early innovations in the 20th century, such as sprinkler systems and drip irrigation (pioneered in the 1960s), improved efficiency by delivering water more directly to crops</w:t>
      </w:r>
      <w:r w:rsidR="00BD4AAD">
        <w:rPr>
          <w:lang w:val=""/>
        </w:rPr>
        <w:fldChar w:fldCharType="begin" w:fldLock="1"/>
      </w:r>
      <w:r w:rsidR="00BD4AAD">
        <w:rPr>
          <w:lang w:val=""/>
        </w:rPr>
        <w:instrText>ADDIN CSL_CITATION {"citationItems":[{"id":"ITEM-1","itemData":{"author":[{"dropping-particle":"","family":"Vallejo-g","given":"David","non-dropping-particle":"","parse-names":false,"suffix":""},{"dropping-particle":"","family":"Osorio","given":"Marisol","non-dropping-particle":"","parse-names":false,"suffix":""},{"dropping-particle":"","family":"Hincapi","given":"Carlos A","non-dropping-particle":"","parse-names":false,"suffix":""}],"id":"ITEM-1","issued":{"date-parts":[["2023"]]},"page":"1-25","title":"Smart Irrigation Systems in Agriculture : A Systematic Review","type":"article-journal"},"uris":["http://www.mendeley.com/documents/?uuid=e3938228-de4c-4807-8ee7-bdd78c79ed25"]}],"mendeley":{"formattedCitation":"[2]","plainTextFormattedCitation":"[2]","previouslyFormattedCitation":"[2]"},"properties":{"noteIndex":0},"schema":"https://github.com/citation-style-language/schema/raw/master/csl-citation.json"}</w:instrText>
      </w:r>
      <w:r w:rsidR="00BD4AAD">
        <w:rPr>
          <w:lang w:val=""/>
        </w:rPr>
        <w:fldChar w:fldCharType="separate"/>
      </w:r>
      <w:r w:rsidR="00BD4AAD" w:rsidRPr="00BD4AAD">
        <w:rPr>
          <w:noProof/>
          <w:lang w:val=""/>
        </w:rPr>
        <w:t>[2]</w:t>
      </w:r>
      <w:r w:rsidR="00BD4AAD">
        <w:rPr>
          <w:lang w:val=""/>
        </w:rPr>
        <w:fldChar w:fldCharType="end"/>
      </w:r>
      <w:r w:rsidR="00FC7322" w:rsidRPr="00FC7322">
        <w:rPr>
          <w:lang w:val=""/>
        </w:rPr>
        <w:t>. These early systems often relied on simple timers or manual operation based on farmer experience. The fundamental need to conserve water while improving crop yield laid the groundwork for more sophisticated, automated solutions.</w:t>
      </w:r>
    </w:p>
    <w:p w14:paraId="1A161061" w14:textId="0935C768" w:rsidR="00EA1C51" w:rsidRDefault="00EA1C51" w:rsidP="00EA1C51">
      <w:pPr>
        <w:jc w:val="both"/>
        <w:rPr>
          <w:lang w:val=""/>
        </w:rPr>
      </w:pPr>
      <w:r>
        <w:rPr>
          <w:lang w:val=""/>
        </w:rPr>
        <w:t xml:space="preserve">         The e</w:t>
      </w:r>
      <w:r w:rsidRPr="00EA1C51">
        <w:rPr>
          <w:lang w:val=""/>
        </w:rPr>
        <w:t>xisting studies consistently demonstrate that smart irrigation systems significantly reduce water consumption (by 20-70%) and improve crop yields compared to conventional methods. They reduce labor costs, minimize nutrient leaching, and promote sustainable agriculture by optimizing water use</w:t>
      </w:r>
      <w:r w:rsidR="00BD4AAD">
        <w:rPr>
          <w:lang w:val=""/>
        </w:rPr>
        <w:fldChar w:fldCharType="begin" w:fldLock="1"/>
      </w:r>
      <w:r w:rsidR="00BD4AAD">
        <w:rPr>
          <w:lang w:val=""/>
        </w:rPr>
        <w:instrText>ADDIN CSL_CITATION {"citationItems":[{"id":"ITEM-1","itemData":{"author":[{"dropping-particle":"","family":"Hk","given":"G Q L","non-dropping-particle":"","parse-names":false,"suffix":""},{"dropping-particle":"","family":"Mara","given":"Universiti Teknologi","non-dropping-particle":"","parse-names":false,"suffix":""},{"dropping-particle":"","family":"Mara","given":"Universiti Teknologi","non-dropping-particle":"","parse-names":false,"suffix":""},{"dropping-particle":"","family":"Mara","given":"Universiti Teknologi","non-dropping-particle":"","parse-names":false,"suffix":""},{"dropping-particle":"","family":"Mara","given":"Universiti Teknologi","non-dropping-particle":"","parse-names":false,"suffix":""}],"id":"ITEM-1","issued":{"date-parts":[["0"]]},"title":"6pduw ,uuljdwlrq 6\\vwhp 8vlqj ,qwhuqhw ri 7klqjv","type":"article-journal","volume":"6"},"uris":["http://www.mendeley.com/documents/?uuid=d9e75897-c87d-4ee9-aea1-0a907e63721a"]}],"mendeley":{"formattedCitation":"[3]","plainTextFormattedCitation":"[3]","previouslyFormattedCitation":"[3]"},"properties":{"noteIndex":0},"schema":"https://github.com/citation-style-language/schema/raw/master/csl-citation.json"}</w:instrText>
      </w:r>
      <w:r w:rsidR="00BD4AAD">
        <w:rPr>
          <w:lang w:val=""/>
        </w:rPr>
        <w:fldChar w:fldCharType="separate"/>
      </w:r>
      <w:r w:rsidR="00BD4AAD" w:rsidRPr="00BD4AAD">
        <w:rPr>
          <w:noProof/>
          <w:lang w:val=""/>
        </w:rPr>
        <w:t>[3]</w:t>
      </w:r>
      <w:r w:rsidR="00BD4AAD">
        <w:rPr>
          <w:lang w:val=""/>
        </w:rPr>
        <w:fldChar w:fldCharType="end"/>
      </w:r>
      <w:r w:rsidRPr="00EA1C51">
        <w:rPr>
          <w:lang w:val=""/>
        </w:rPr>
        <w:t>.</w:t>
      </w:r>
    </w:p>
    <w:p w14:paraId="329DBCF0" w14:textId="34C9D623" w:rsidR="00EA1C51" w:rsidRDefault="00EA1C51" w:rsidP="00EA1C51">
      <w:pPr>
        <w:jc w:val="both"/>
        <w:rPr>
          <w:lang w:val=""/>
        </w:rPr>
      </w:pPr>
      <w:r>
        <w:rPr>
          <w:lang w:val=""/>
        </w:rPr>
        <w:t xml:space="preserve">           </w:t>
      </w:r>
      <w:r w:rsidRPr="00EA1C51">
        <w:rPr>
          <w:lang w:val=""/>
        </w:rPr>
        <w:t>Despite clear benefits, widespread adoption faces challenges, including high initial setup costs, the need for reliable internet connectivity in rural areas, and the technical skills required for operation. Many existing solutions lack universal scalability and adaptability across diverse agricultural settings.</w:t>
      </w:r>
      <w:r>
        <w:rPr>
          <w:lang w:val=""/>
        </w:rPr>
        <w:t>Thus</w:t>
      </w:r>
      <w:r w:rsidRPr="00EA1C51">
        <w:rPr>
          <w:lang w:val=""/>
        </w:rPr>
        <w:t> </w:t>
      </w:r>
      <w:r>
        <w:rPr>
          <w:lang w:val=""/>
        </w:rPr>
        <w:t>t</w:t>
      </w:r>
      <w:r w:rsidRPr="00EA1C51">
        <w:rPr>
          <w:lang w:val=""/>
        </w:rPr>
        <w:t>his project aims to address these limitations by developing a low-cost, scalable smart irrigation</w:t>
      </w:r>
      <w:r w:rsidRPr="00EA1C51">
        <w:rPr>
          <w:b/>
          <w:bCs/>
          <w:lang w:val=""/>
        </w:rPr>
        <w:t xml:space="preserve"> </w:t>
      </w:r>
      <w:r w:rsidRPr="00EA1C51">
        <w:rPr>
          <w:lang w:val=""/>
        </w:rPr>
        <w:t>system utilizing an integrated IoT and ML approach, specifically a Random Forest Classifier model, that is highly reliable and accessible for smallholder farmers in diverse environments</w:t>
      </w:r>
      <w:r w:rsidR="00BD4AAD">
        <w:rPr>
          <w:lang w:val=""/>
        </w:rPr>
        <w:fldChar w:fldCharType="begin" w:fldLock="1"/>
      </w:r>
      <w:r w:rsidR="00BD4AAD">
        <w:rPr>
          <w:lang w:val=""/>
        </w:rPr>
        <w:instrText>ADDIN CSL_CITATION {"citationItems":[{"id":"ITEM-1","itemData":{"author":[{"dropping-particle":"","family":"Badreldeen","given":"Mo M","non-dropping-particle":"","parse-names":false,"suffix":""},{"dropping-particle":"","family":"Ragab","given":"Mohamed A","non-dropping-particle":"","parse-names":false,"suffix":""},{"dropping-particle":"","family":"Sedhom","given":"Abdelrahman","non-dropping-particle":"","parse-names":false,"suffix":""},{"dropping-particle":"","family":"Mamdouh","given":"Wael M","non-dropping-particle":"","parse-names":false,"suffix":""}],"id":"ITEM-1","issue":"1","issued":{"date-parts":[["2022"]]},"page":"76-86","title":"IoT based Smart Irrigation System","type":"article-journal","volume":"3"},"uris":["http://www.mendeley.com/documents/?uuid=eadbceb0-08e6-4bda-9501-24e49a46e3c2"]}],"mendeley":{"formattedCitation":"[1]","plainTextFormattedCitation":"[1]","previouslyFormattedCitation":"[1]"},"properties":{"noteIndex":0},"schema":"https://github.com/citation-style-language/schema/raw/master/csl-citation.json"}</w:instrText>
      </w:r>
      <w:r w:rsidR="00BD4AAD">
        <w:rPr>
          <w:lang w:val=""/>
        </w:rPr>
        <w:fldChar w:fldCharType="separate"/>
      </w:r>
      <w:r w:rsidR="00BD4AAD" w:rsidRPr="00BD4AAD">
        <w:rPr>
          <w:noProof/>
          <w:lang w:val=""/>
        </w:rPr>
        <w:t>[1]</w:t>
      </w:r>
      <w:r w:rsidR="00BD4AAD">
        <w:rPr>
          <w:lang w:val=""/>
        </w:rPr>
        <w:fldChar w:fldCharType="end"/>
      </w:r>
      <w:r w:rsidRPr="00EA1C51">
        <w:rPr>
          <w:lang w:val=""/>
        </w:rPr>
        <w:t>. The focus is on robust, solar-powered operation and user-friendly interfaces to overcome key adoption barriers, providing a practical solution for water-scarce regions.</w:t>
      </w:r>
    </w:p>
    <w:p w14:paraId="52B7C7CF" w14:textId="69CCB944" w:rsidR="00EA1C51" w:rsidRPr="00EA1C51" w:rsidRDefault="00EA1C51" w:rsidP="00EA1C51">
      <w:pPr>
        <w:jc w:val="both"/>
        <w:rPr>
          <w:lang w:val=""/>
        </w:rPr>
      </w:pPr>
      <w:r w:rsidRPr="00EA1C51">
        <w:rPr>
          <w:lang w:val=""/>
        </w:rPr>
        <w:t>The development of "smart</w:t>
      </w:r>
      <w:r w:rsidR="00A65D29">
        <w:rPr>
          <w:lang w:val=""/>
        </w:rPr>
        <w:t xml:space="preserve"> </w:t>
      </w:r>
      <w:r w:rsidRPr="00EA1C51">
        <w:rPr>
          <w:lang w:val=""/>
        </w:rPr>
        <w:t>irrigation</w:t>
      </w:r>
      <w:r w:rsidR="00A65D29">
        <w:rPr>
          <w:lang w:val=""/>
        </w:rPr>
        <w:t>”</w:t>
      </w:r>
      <w:r w:rsidRPr="00EA1C51">
        <w:rPr>
          <w:lang w:val=""/>
        </w:rPr>
        <w:t xml:space="preserve"> has progressed in distinct technological phases</w:t>
      </w:r>
      <w:r w:rsidR="00A65D29">
        <w:rPr>
          <w:lang w:val=""/>
        </w:rPr>
        <w:t>.</w:t>
      </w:r>
    </w:p>
    <w:p w14:paraId="6F7937F9" w14:textId="22630811" w:rsidR="00EA1C51" w:rsidRPr="00EA1C51" w:rsidRDefault="00EA1C51" w:rsidP="0034369B">
      <w:pPr>
        <w:ind w:left="720"/>
        <w:jc w:val="both"/>
        <w:rPr>
          <w:lang w:val=""/>
        </w:rPr>
      </w:pPr>
      <w:r w:rsidRPr="00EA1C51">
        <w:rPr>
          <w:b/>
          <w:bCs/>
          <w:lang w:val=""/>
        </w:rPr>
        <w:t>Digital Era:</w:t>
      </w:r>
      <w:r w:rsidR="0034369B">
        <w:rPr>
          <w:lang w:val=""/>
        </w:rPr>
        <w:t xml:space="preserve"> </w:t>
      </w:r>
      <w:r w:rsidRPr="00EA1C51">
        <w:rPr>
          <w:lang w:val=""/>
        </w:rPr>
        <w:t>The introduction of programmable controllers and early integration of basic sensors</w:t>
      </w:r>
      <w:r w:rsidR="00A65D29" w:rsidRPr="0034369B">
        <w:rPr>
          <w:lang w:val=""/>
        </w:rPr>
        <w:t xml:space="preserve"> in 1910s</w:t>
      </w:r>
      <w:r w:rsidRPr="00EA1C51">
        <w:rPr>
          <w:lang w:val=""/>
        </w:rPr>
        <w:t xml:space="preserve"> (e</w:t>
      </w:r>
      <w:r w:rsidR="00A65D29" w:rsidRPr="0034369B">
        <w:rPr>
          <w:lang w:val=""/>
        </w:rPr>
        <w:t>xample</w:t>
      </w:r>
      <w:r w:rsidRPr="00EA1C51">
        <w:rPr>
          <w:lang w:val=""/>
        </w:rPr>
        <w:t xml:space="preserve"> soil moisture, rainfall) began the shift from simple timers to data-informed systems. These initial systems could adjust basic schedules based on environmental inputs</w:t>
      </w:r>
      <w:r w:rsidR="00BD4AAD">
        <w:rPr>
          <w:lang w:val=""/>
        </w:rPr>
        <w:fldChar w:fldCharType="begin" w:fldLock="1"/>
      </w:r>
      <w:r w:rsidR="00BD4AAD">
        <w:rPr>
          <w:lang w:val=""/>
        </w:rPr>
        <w:instrText>ADDIN CSL_CITATION {"citationItems":[{"id":"ITEM-1","itemData":{"author":[{"dropping-particle":"","family":"Khebbache","given":"Roufaida","non-dropping-particle":"","parse-names":false,"suffix":""},{"dropping-particle":"","family":"Merizig","given":"Abdelhak","non-dropping-particle":"","parse-names":false,"suffix":""},{"dropping-particle":"","family":"Rezeg","given":"Khaled","non-dropping-particle":"","parse-names":false,"suffix":""},{"dropping-particle":"","family":"Lloret","given":"Jaime","non-dropping-particle":"","parse-names":false,"suffix":""}],"id":"ITEM-1","issue":"1","issued":{"date-parts":[["2023"]]},"title":"The Recent Technological Trends of Smart Irrigation Systems in Smart Farming : A Review","type":"article-journal","volume":"1"},"uris":["http://www.mendeley.com/documents/?uuid=6d8693a3-0dea-437c-b89f-fcd92f5e2c81"]}],"mendeley":{"formattedCitation":"[4]","plainTextFormattedCitation":"[4]","previouslyFormattedCitation":"[4]"},"properties":{"noteIndex":0},"schema":"https://github.com/citation-style-language/schema/raw/master/csl-citation.json"}</w:instrText>
      </w:r>
      <w:r w:rsidR="00BD4AAD">
        <w:rPr>
          <w:lang w:val=""/>
        </w:rPr>
        <w:fldChar w:fldCharType="separate"/>
      </w:r>
      <w:r w:rsidR="00BD4AAD" w:rsidRPr="00BD4AAD">
        <w:rPr>
          <w:noProof/>
          <w:lang w:val=""/>
        </w:rPr>
        <w:t>[4]</w:t>
      </w:r>
      <w:r w:rsidR="00BD4AAD">
        <w:rPr>
          <w:lang w:val=""/>
        </w:rPr>
        <w:fldChar w:fldCharType="end"/>
      </w:r>
      <w:r w:rsidRPr="00EA1C51">
        <w:rPr>
          <w:lang w:val=""/>
        </w:rPr>
        <w:t>.</w:t>
      </w:r>
    </w:p>
    <w:p w14:paraId="18653B41" w14:textId="1963DD39" w:rsidR="00EA1C51" w:rsidRPr="00EA1C51" w:rsidRDefault="00EA1C51" w:rsidP="0034369B">
      <w:pPr>
        <w:ind w:left="720"/>
        <w:jc w:val="both"/>
        <w:rPr>
          <w:lang w:val=""/>
        </w:rPr>
      </w:pPr>
      <w:r w:rsidRPr="00EA1C51">
        <w:rPr>
          <w:b/>
          <w:bCs/>
          <w:lang w:val=""/>
        </w:rPr>
        <w:t xml:space="preserve"> Wireless Sensor Networks (WSNs):</w:t>
      </w:r>
      <w:r w:rsidRPr="00EA1C51">
        <w:rPr>
          <w:lang w:val=""/>
        </w:rPr>
        <w:t> The early 2000s saw the emergence of WSNs as an effective solution for monitoring environmental conditions. Sensors placed in the root zone could provide instant feedback on a crop's water requirements, moving beyond fixed schedules to a more responsive approach</w:t>
      </w:r>
      <w:r w:rsidR="00BD4AAD">
        <w:rPr>
          <w:lang w:val=""/>
        </w:rPr>
        <w:fldChar w:fldCharType="begin" w:fldLock="1"/>
      </w:r>
      <w:r w:rsidR="00BD4AAD">
        <w:rPr>
          <w:lang w:val=""/>
        </w:rPr>
        <w:instrText>ADDIN CSL_CITATION {"citationItems":[{"id":"ITEM-1","itemData":{"ISBN":"2104142458","author":[{"dropping-particle":"","family":"Nikolidakis","given":"Stefanos A","non-dropping-particle":"","parse-names":false,"suffix":""},{"dropping-particle":"","family":"Kandris","given":"Dionisis","non-dropping-particle":"","parse-names":false,"suffix":""},{"dropping-particle":"","family":"Vergados","given":"Dimitrios D","non-dropping-particle":"","parse-names":false,"suffix":""},{"dropping-particle":"","family":"Douligeris","given":"Christos","non-dropping-particle":"","parse-names":false,"suffix":""}],"id":"ITEM-1","issued":{"date-parts":[["2015"]]},"page":"154-163","title":"Energy efficient automated control of irrigation in agriculture by using wireless sensor networks","type":"article-journal","volume":"113"},"uris":["http://www.mendeley.com/documents/?uuid=199df970-e5e4-4cb5-a20e-225a747959b0"]}],"mendeley":{"formattedCitation":"[5]","plainTextFormattedCitation":"[5]","previouslyFormattedCitation":"[5]"},"properties":{"noteIndex":0},"schema":"https://github.com/citation-style-language/schema/raw/master/csl-citation.json"}</w:instrText>
      </w:r>
      <w:r w:rsidR="00BD4AAD">
        <w:rPr>
          <w:lang w:val=""/>
        </w:rPr>
        <w:fldChar w:fldCharType="separate"/>
      </w:r>
      <w:r w:rsidR="00BD4AAD" w:rsidRPr="00BD4AAD">
        <w:rPr>
          <w:noProof/>
          <w:lang w:val=""/>
        </w:rPr>
        <w:t>[5]</w:t>
      </w:r>
      <w:r w:rsidR="00BD4AAD">
        <w:rPr>
          <w:lang w:val=""/>
        </w:rPr>
        <w:fldChar w:fldCharType="end"/>
      </w:r>
      <w:r w:rsidRPr="00EA1C51">
        <w:rPr>
          <w:lang w:val=""/>
        </w:rPr>
        <w:t>.</w:t>
      </w:r>
    </w:p>
    <w:p w14:paraId="23EBCC3A" w14:textId="2C8D3784" w:rsidR="0034369B" w:rsidRDefault="00EA1C51" w:rsidP="0034369B">
      <w:pPr>
        <w:ind w:left="720"/>
        <w:jc w:val="both"/>
        <w:rPr>
          <w:lang w:val=""/>
        </w:rPr>
      </w:pPr>
      <w:r w:rsidRPr="00EA1C51">
        <w:rPr>
          <w:b/>
          <w:bCs/>
          <w:lang w:val=""/>
        </w:rPr>
        <w:t xml:space="preserve"> IoT and Cloud Integration:</w:t>
      </w:r>
      <w:r w:rsidRPr="00EA1C51">
        <w:rPr>
          <w:lang w:val=""/>
        </w:rPr>
        <w:t> The widespread availability of the internet and mobile technology allowed for the integration of the Internet of Things (IoT)</w:t>
      </w:r>
      <w:r w:rsidR="00A65D29" w:rsidRPr="0034369B">
        <w:rPr>
          <w:lang w:val=""/>
        </w:rPr>
        <w:t xml:space="preserve"> in 2010s</w:t>
      </w:r>
      <w:r w:rsidRPr="00EA1C51">
        <w:rPr>
          <w:lang w:val=""/>
        </w:rPr>
        <w:t>. This enabled real-time data transmission to cloud databases and remote monitoring and control via smartphones or web applications</w:t>
      </w:r>
      <w:r w:rsidR="00BD4AAD">
        <w:rPr>
          <w:lang w:val=""/>
        </w:rPr>
        <w:fldChar w:fldCharType="begin" w:fldLock="1"/>
      </w:r>
      <w:r w:rsidR="00067C1E">
        <w:rPr>
          <w:lang w:val=""/>
        </w:rPr>
        <w:instrText>ADDIN CSL_CITATION {"citationItems":[{"id":"ITEM-1","itemData":{"author":[{"dropping-particle":"","family":"Khebbache","given":"Roufaida","non-dropping-particle":"","parse-names":false,"suffix":""},{"dropping-particle":"","family":"Merizig","given":"Abdelhak","non-dropping-particle":"","parse-names":false,"suffix":""},{"dropping-particle":"","family":"Rezeg","given":"Khaled","non-dropping-particle":"","parse-names":false,"suffix":""},{"dropping-particle":"","family":"Lloret","given":"Jaime","non-dropping-particle":"","parse-names":false,"suffix":""}],"id":"ITEM-1","issue":"1","issued":{"date-parts":[["2023"]]},"title":"The Recent Technological Trends of Smart Irrigation Systems in Smart Farming : A Review","type":"article-journal","volume":"1"},"uris":["http://www.mendeley.com/documents/?uuid=6d8693a3-0dea-437c-b89f-fcd92f5e2c81"]}],"mendeley":{"formattedCitation":"[4]","plainTextFormattedCitation":"[4]","previouslyFormattedCitation":"[4]"},"properties":{"noteIndex":0},"schema":"https://github.com/citation-style-language/schema/raw/master/csl-citation.json"}</w:instrText>
      </w:r>
      <w:r w:rsidR="00BD4AAD">
        <w:rPr>
          <w:lang w:val=""/>
        </w:rPr>
        <w:fldChar w:fldCharType="separate"/>
      </w:r>
      <w:r w:rsidR="00BD4AAD" w:rsidRPr="00BD4AAD">
        <w:rPr>
          <w:noProof/>
          <w:lang w:val=""/>
        </w:rPr>
        <w:t>[4]</w:t>
      </w:r>
      <w:r w:rsidR="00BD4AAD">
        <w:rPr>
          <w:lang w:val=""/>
        </w:rPr>
        <w:fldChar w:fldCharType="end"/>
      </w:r>
      <w:r w:rsidRPr="00EA1C51">
        <w:rPr>
          <w:lang w:val=""/>
        </w:rPr>
        <w:t>.</w:t>
      </w:r>
    </w:p>
    <w:p w14:paraId="658AB3E3" w14:textId="58ECD5B3" w:rsidR="0034369B" w:rsidRDefault="00EA1C51" w:rsidP="0034369B">
      <w:pPr>
        <w:ind w:left="720"/>
        <w:jc w:val="both"/>
        <w:rPr>
          <w:lang w:val=""/>
        </w:rPr>
      </w:pPr>
      <w:r w:rsidRPr="00EA1C51">
        <w:rPr>
          <w:b/>
          <w:bCs/>
          <w:lang w:val=""/>
        </w:rPr>
        <w:t>AI and Machine Learning (ML):</w:t>
      </w:r>
      <w:r w:rsidRPr="00EA1C51">
        <w:rPr>
          <w:lang w:val=""/>
        </w:rPr>
        <w:t> More recent progress involves the integration of Artificial Intelligence (AI) and Machine Learning models</w:t>
      </w:r>
      <w:r w:rsidR="00A65D29" w:rsidRPr="0034369B">
        <w:rPr>
          <w:lang w:val=""/>
        </w:rPr>
        <w:t xml:space="preserve"> in 2020s</w:t>
      </w:r>
      <w:r w:rsidRPr="00EA1C51">
        <w:rPr>
          <w:lang w:val=""/>
        </w:rPr>
        <w:t>. These systems use predictive algorithms to analyze complex data (weather forecasts, soil conditions, plant needs) and make autonomous, optimized irrigation decisions, further enhancing precision and efficiency. Innovations like fuzzy logic and digital twins are also being explored to handle uncertainty and optimize systems</w:t>
      </w:r>
      <w:r w:rsidR="00067C1E">
        <w:rPr>
          <w:lang w:val=""/>
        </w:rPr>
        <w:fldChar w:fldCharType="begin" w:fldLock="1"/>
      </w:r>
      <w:r w:rsidR="00067C1E">
        <w:rPr>
          <w:lang w:val=""/>
        </w:rPr>
        <w:instrText>ADDIN CSL_CITATION {"citationItems":[{"id":"ITEM-1","itemData":{"DOI":"10.3390/su12051763","author":[{"dropping-particle":"","family":"Suntaranont","given":"Benya","non-dropping-particle":"","parse-names":false,"suffix":""},{"dropping-particle":"","family":"Aramkul","given":"Somrawee","non-dropping-particle":"","parse-names":false,"suffix":""},{"dropping-particle":"","family":"Kaewmoracharoen","given":"Manop","non-dropping-particle":"","parse-names":false,"suffix":""}],"id":"ITEM-1","issued":{"date-parts":[["2020"]]},"title":"Water Irrigation Decision Support System for Practical Weir Adjustment Using Artificial Intelligence and Machine Learning Techniques","type":"article-journal"},"uris":["http://www.mendeley.com/documents/?uuid=517e6af4-60d7-4018-af88-94dacf951a8b"]}],"mendeley":{"formattedCitation":"[6]","plainTextFormattedCitation":"[6]","previouslyFormattedCitation":"[6]"},"properties":{"noteIndex":0},"schema":"https://github.com/citation-style-language/schema/raw/master/csl-citation.json"}</w:instrText>
      </w:r>
      <w:r w:rsidR="00067C1E">
        <w:rPr>
          <w:lang w:val=""/>
        </w:rPr>
        <w:fldChar w:fldCharType="separate"/>
      </w:r>
      <w:r w:rsidR="00067C1E" w:rsidRPr="00067C1E">
        <w:rPr>
          <w:noProof/>
          <w:lang w:val=""/>
        </w:rPr>
        <w:t>[6]</w:t>
      </w:r>
      <w:r w:rsidR="00067C1E">
        <w:rPr>
          <w:lang w:val=""/>
        </w:rPr>
        <w:fldChar w:fldCharType="end"/>
      </w:r>
      <w:r w:rsidRPr="00EA1C51">
        <w:rPr>
          <w:lang w:val=""/>
        </w:rPr>
        <w:t>.</w:t>
      </w:r>
    </w:p>
    <w:p w14:paraId="7BAB8955" w14:textId="1C618DD4" w:rsidR="000C0838" w:rsidRPr="000C0838" w:rsidRDefault="0034369B" w:rsidP="0034369B">
      <w:pPr>
        <w:ind w:left="720"/>
        <w:jc w:val="both"/>
        <w:rPr>
          <w:lang w:val=""/>
        </w:rPr>
      </w:pPr>
      <w:r>
        <w:lastRenderedPageBreak/>
        <w:t>9</w:t>
      </w:r>
      <w:r w:rsidR="000C0838" w:rsidRPr="000C0838">
        <w:t>. Expected Output</w:t>
      </w:r>
    </w:p>
    <w:p w14:paraId="7EC0841A" w14:textId="77777777" w:rsidR="000C0838" w:rsidRPr="000C0838" w:rsidRDefault="000C0838" w:rsidP="0034369B">
      <w:pPr>
        <w:ind w:left="720"/>
        <w:jc w:val="both"/>
      </w:pPr>
      <w:r w:rsidRPr="000C0838">
        <w:t>A fully functional IoT-based smart irrigation system</w:t>
      </w:r>
    </w:p>
    <w:p w14:paraId="3A98CDF6" w14:textId="77777777" w:rsidR="000C0838" w:rsidRPr="000C0838" w:rsidRDefault="000C0838" w:rsidP="0034369B">
      <w:pPr>
        <w:ind w:left="720"/>
        <w:jc w:val="both"/>
      </w:pPr>
      <w:r w:rsidRPr="000C0838">
        <w:t>Secure login modules for administrators and users via a mobile application</w:t>
      </w:r>
    </w:p>
    <w:p w14:paraId="13221B3B" w14:textId="77777777" w:rsidR="000C0838" w:rsidRPr="000C0838" w:rsidRDefault="000C0838" w:rsidP="0034369B">
      <w:pPr>
        <w:ind w:left="720"/>
        <w:jc w:val="both"/>
      </w:pPr>
      <w:r w:rsidRPr="000C0838">
        <w:t>Real-time sensor data dashboard</w:t>
      </w:r>
    </w:p>
    <w:p w14:paraId="1E7B5724" w14:textId="77777777" w:rsidR="000C0838" w:rsidRPr="000C0838" w:rsidRDefault="000C0838" w:rsidP="0034369B">
      <w:pPr>
        <w:ind w:left="720"/>
        <w:jc w:val="both"/>
      </w:pPr>
      <w:r w:rsidRPr="000C0838">
        <w:t>Automated water pump control logic</w:t>
      </w:r>
    </w:p>
    <w:p w14:paraId="24792781" w14:textId="262B4819" w:rsidR="000C0838" w:rsidRDefault="000C0838" w:rsidP="00E95B4B">
      <w:pPr>
        <w:ind w:left="720"/>
        <w:jc w:val="both"/>
      </w:pPr>
      <w:r w:rsidRPr="000C0838">
        <w:t>Project documentation and user manual</w:t>
      </w:r>
    </w:p>
    <w:p w14:paraId="4959663C" w14:textId="77777777" w:rsidR="00E95B4B" w:rsidRPr="000C0838" w:rsidRDefault="00E95B4B" w:rsidP="00E95B4B">
      <w:pPr>
        <w:ind w:left="720"/>
        <w:jc w:val="both"/>
        <w:rPr>
          <w:lang w:val=""/>
        </w:rPr>
      </w:pPr>
    </w:p>
    <w:p w14:paraId="6D3A981F" w14:textId="06FCDCAD" w:rsidR="000C0838" w:rsidRDefault="0034369B" w:rsidP="000C0838">
      <w:pPr>
        <w:pStyle w:val="ListParagraph"/>
      </w:pPr>
      <w:r>
        <w:t>10</w:t>
      </w:r>
      <w:r w:rsidR="000C0838">
        <w:t>. Conclusio</w:t>
      </w:r>
      <w:r w:rsidR="00E95B4B">
        <w:t>n</w:t>
      </w:r>
    </w:p>
    <w:p w14:paraId="0074B93F" w14:textId="77777777" w:rsidR="00E95B4B" w:rsidRDefault="00E95B4B" w:rsidP="000C0838">
      <w:pPr>
        <w:pStyle w:val="ListParagraph"/>
      </w:pPr>
    </w:p>
    <w:p w14:paraId="7BEABD8B" w14:textId="5CA67782" w:rsidR="00067C1E" w:rsidRDefault="000C0838" w:rsidP="000C0838">
      <w:pPr>
        <w:pStyle w:val="ListParagraph"/>
      </w:pPr>
      <w:r>
        <w:t>This project aims to deliver an efficient, secure, and modern water management solution suitable for smart homes and small-scale agriculture. By leveraging IoT and sensor automation, the system will reduce environmental impact, enhance water use efficiency, and support sustainable farming practices.</w:t>
      </w:r>
    </w:p>
    <w:p w14:paraId="7943A0D9" w14:textId="77777777" w:rsidR="00067C1E" w:rsidRDefault="00067C1E">
      <w:pPr>
        <w:spacing w:after="0" w:line="240" w:lineRule="auto"/>
      </w:pPr>
      <w:r>
        <w:br w:type="page"/>
      </w:r>
    </w:p>
    <w:p w14:paraId="26F9EA83" w14:textId="7E930950" w:rsidR="000C0838" w:rsidRDefault="00067C1E" w:rsidP="000C0838">
      <w:pPr>
        <w:pStyle w:val="ListParagraph"/>
      </w:pPr>
      <w:r>
        <w:lastRenderedPageBreak/>
        <w:t>REFERENCE</w:t>
      </w:r>
    </w:p>
    <w:p w14:paraId="05370403" w14:textId="1EBE71BC" w:rsidR="00067C1E" w:rsidRPr="00067C1E" w:rsidRDefault="00067C1E" w:rsidP="00067C1E">
      <w:pPr>
        <w:widowControl w:val="0"/>
        <w:autoSpaceDE w:val="0"/>
        <w:autoSpaceDN w:val="0"/>
        <w:adjustRightInd w:val="0"/>
        <w:spacing w:line="240" w:lineRule="auto"/>
        <w:ind w:left="640" w:hanging="640"/>
        <w:rPr>
          <w:rFonts w:cs="Calibri"/>
          <w:noProof/>
        </w:rPr>
      </w:pPr>
      <w:r>
        <w:fldChar w:fldCharType="begin" w:fldLock="1"/>
      </w:r>
      <w:r>
        <w:instrText xml:space="preserve">ADDIN Mendeley Bibliography CSL_BIBLIOGRAPHY </w:instrText>
      </w:r>
      <w:r>
        <w:fldChar w:fldCharType="separate"/>
      </w:r>
      <w:r w:rsidRPr="00067C1E">
        <w:rPr>
          <w:rFonts w:cs="Calibri"/>
          <w:noProof/>
        </w:rPr>
        <w:t>[1]</w:t>
      </w:r>
      <w:r w:rsidRPr="00067C1E">
        <w:rPr>
          <w:rFonts w:cs="Calibri"/>
          <w:noProof/>
        </w:rPr>
        <w:tab/>
        <w:t>M. M. Badreldeen, M. A. Ragab, A. Sedhom, and W. M. Mamdouh, “IoT based Smart Irrigation System,” vol. 3, no. 1, pp. 76–86, 2022.</w:t>
      </w:r>
    </w:p>
    <w:p w14:paraId="2AA18D15" w14:textId="77777777" w:rsidR="00067C1E" w:rsidRPr="00067C1E" w:rsidRDefault="00067C1E" w:rsidP="00067C1E">
      <w:pPr>
        <w:widowControl w:val="0"/>
        <w:autoSpaceDE w:val="0"/>
        <w:autoSpaceDN w:val="0"/>
        <w:adjustRightInd w:val="0"/>
        <w:spacing w:line="240" w:lineRule="auto"/>
        <w:ind w:left="640" w:hanging="640"/>
        <w:rPr>
          <w:rFonts w:cs="Calibri"/>
          <w:noProof/>
        </w:rPr>
      </w:pPr>
      <w:r w:rsidRPr="00067C1E">
        <w:rPr>
          <w:rFonts w:cs="Calibri"/>
          <w:noProof/>
        </w:rPr>
        <w:t>[2]</w:t>
      </w:r>
      <w:r w:rsidRPr="00067C1E">
        <w:rPr>
          <w:rFonts w:cs="Calibri"/>
          <w:noProof/>
        </w:rPr>
        <w:tab/>
        <w:t>D. Vallejo-g, M. Osorio, and C. A. Hincapi, “Smart Irrigation Systems in Agriculture : A Systematic Review,” pp. 1–25, 2023.</w:t>
      </w:r>
    </w:p>
    <w:p w14:paraId="12AE15A1" w14:textId="77777777" w:rsidR="00067C1E" w:rsidRPr="00067C1E" w:rsidRDefault="00067C1E" w:rsidP="00067C1E">
      <w:pPr>
        <w:widowControl w:val="0"/>
        <w:autoSpaceDE w:val="0"/>
        <w:autoSpaceDN w:val="0"/>
        <w:adjustRightInd w:val="0"/>
        <w:spacing w:line="240" w:lineRule="auto"/>
        <w:ind w:left="640" w:hanging="640"/>
        <w:rPr>
          <w:rFonts w:cs="Calibri"/>
          <w:noProof/>
        </w:rPr>
      </w:pPr>
      <w:r w:rsidRPr="00067C1E">
        <w:rPr>
          <w:rFonts w:cs="Calibri"/>
          <w:noProof/>
        </w:rPr>
        <w:t>[3]</w:t>
      </w:r>
      <w:r w:rsidRPr="00067C1E">
        <w:rPr>
          <w:rFonts w:cs="Calibri"/>
          <w:noProof/>
        </w:rPr>
        <w:tab/>
        <w:t>G. Q. L. Hk, U. T. Mara, U. T. Mara, U. T. Mara, and U. T. Mara, “6pduw ,uuljdwlrq 6\vwhp 8vlqj ,qwhuqhw ri 7klqjv,” vol. 6.</w:t>
      </w:r>
    </w:p>
    <w:p w14:paraId="3B808167" w14:textId="77777777" w:rsidR="00067C1E" w:rsidRPr="00067C1E" w:rsidRDefault="00067C1E" w:rsidP="00067C1E">
      <w:pPr>
        <w:widowControl w:val="0"/>
        <w:autoSpaceDE w:val="0"/>
        <w:autoSpaceDN w:val="0"/>
        <w:adjustRightInd w:val="0"/>
        <w:spacing w:line="240" w:lineRule="auto"/>
        <w:ind w:left="640" w:hanging="640"/>
        <w:rPr>
          <w:rFonts w:cs="Calibri"/>
          <w:noProof/>
        </w:rPr>
      </w:pPr>
      <w:r w:rsidRPr="00067C1E">
        <w:rPr>
          <w:rFonts w:cs="Calibri"/>
          <w:noProof/>
        </w:rPr>
        <w:t>[4]</w:t>
      </w:r>
      <w:r w:rsidRPr="00067C1E">
        <w:rPr>
          <w:rFonts w:cs="Calibri"/>
          <w:noProof/>
        </w:rPr>
        <w:tab/>
        <w:t>R. Khebbache, A. Merizig, K. Rezeg, and J. Lloret, “The Recent Technological Trends of Smart Irrigation Systems in Smart Farming : A Review,” vol. 1, no. 1, 2023.</w:t>
      </w:r>
    </w:p>
    <w:p w14:paraId="4BF123EF" w14:textId="77777777" w:rsidR="00067C1E" w:rsidRPr="00067C1E" w:rsidRDefault="00067C1E" w:rsidP="00067C1E">
      <w:pPr>
        <w:widowControl w:val="0"/>
        <w:autoSpaceDE w:val="0"/>
        <w:autoSpaceDN w:val="0"/>
        <w:adjustRightInd w:val="0"/>
        <w:spacing w:line="240" w:lineRule="auto"/>
        <w:ind w:left="640" w:hanging="640"/>
        <w:rPr>
          <w:rFonts w:cs="Calibri"/>
          <w:noProof/>
        </w:rPr>
      </w:pPr>
      <w:r w:rsidRPr="00067C1E">
        <w:rPr>
          <w:rFonts w:cs="Calibri"/>
          <w:noProof/>
        </w:rPr>
        <w:t>[5]</w:t>
      </w:r>
      <w:r w:rsidRPr="00067C1E">
        <w:rPr>
          <w:rFonts w:cs="Calibri"/>
          <w:noProof/>
        </w:rPr>
        <w:tab/>
        <w:t>S. A. Nikolidakis, D. Kandris, D. D. Vergados, and C. Douligeris, “Energy efficient automated control of irrigation in agriculture by using wireless sensor networks,” vol. 113, pp. 154–163, 2015.</w:t>
      </w:r>
    </w:p>
    <w:p w14:paraId="7CFC67A7" w14:textId="77777777" w:rsidR="00067C1E" w:rsidRPr="00067C1E" w:rsidRDefault="00067C1E" w:rsidP="00067C1E">
      <w:pPr>
        <w:widowControl w:val="0"/>
        <w:autoSpaceDE w:val="0"/>
        <w:autoSpaceDN w:val="0"/>
        <w:adjustRightInd w:val="0"/>
        <w:spacing w:line="240" w:lineRule="auto"/>
        <w:ind w:left="640" w:hanging="640"/>
        <w:rPr>
          <w:rFonts w:cs="Calibri"/>
          <w:noProof/>
        </w:rPr>
      </w:pPr>
      <w:r w:rsidRPr="00067C1E">
        <w:rPr>
          <w:rFonts w:cs="Calibri"/>
          <w:noProof/>
        </w:rPr>
        <w:t>[6]</w:t>
      </w:r>
      <w:r w:rsidRPr="00067C1E">
        <w:rPr>
          <w:rFonts w:cs="Calibri"/>
          <w:noProof/>
        </w:rPr>
        <w:tab/>
        <w:t>B. Suntaranont, S. Aramkul, and M. Kaewmoracharoen, “Water Irrigation Decision Support System for Practical Weir Adjustment Using Artificial Intelligence and Machine Learning Techniques,” 2020, doi: 10.3390/su12051763.</w:t>
      </w:r>
    </w:p>
    <w:p w14:paraId="4C5798E7" w14:textId="7264C3F5" w:rsidR="00067C1E" w:rsidRDefault="00067C1E" w:rsidP="000C0838">
      <w:pPr>
        <w:pStyle w:val="ListParagraph"/>
      </w:pPr>
      <w:r>
        <w:fldChar w:fldCharType="end"/>
      </w:r>
    </w:p>
    <w:p w14:paraId="15640DB5" w14:textId="77777777" w:rsidR="000C0838" w:rsidRPr="00EA1C51" w:rsidRDefault="000C0838" w:rsidP="000C0838">
      <w:pPr>
        <w:ind w:left="720"/>
        <w:jc w:val="both"/>
        <w:rPr>
          <w:lang w:val=""/>
        </w:rPr>
      </w:pPr>
    </w:p>
    <w:p w14:paraId="00B00028" w14:textId="77777777" w:rsidR="00EA1C51" w:rsidRPr="00EA1C51" w:rsidRDefault="00EA1C51" w:rsidP="00EA1C51">
      <w:pPr>
        <w:jc w:val="both"/>
        <w:rPr>
          <w:lang w:val=""/>
        </w:rPr>
      </w:pPr>
    </w:p>
    <w:p w14:paraId="7242757F" w14:textId="77777777" w:rsidR="00EA1C51" w:rsidRPr="00FC7322" w:rsidRDefault="00EA1C51" w:rsidP="00EA1C51">
      <w:pPr>
        <w:jc w:val="both"/>
        <w:rPr>
          <w:lang w:val=""/>
        </w:rPr>
      </w:pPr>
    </w:p>
    <w:p w14:paraId="754D9A0D" w14:textId="3F4C812F" w:rsidR="00F5796A" w:rsidRDefault="00F5796A"/>
    <w:p w14:paraId="6A0E95DC" w14:textId="7504AFB4" w:rsidR="00F5796A" w:rsidRDefault="00F5796A"/>
    <w:sectPr w:rsidR="00F579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811A2E"/>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9C3F0D"/>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62072662">
    <w:abstractNumId w:val="1"/>
    <w:lvlOverride w:ilvl="0"/>
    <w:lvlOverride w:ilvl="1"/>
    <w:lvlOverride w:ilvl="2"/>
    <w:lvlOverride w:ilvl="3"/>
    <w:lvlOverride w:ilvl="4"/>
    <w:lvlOverride w:ilvl="5"/>
    <w:lvlOverride w:ilvl="6"/>
    <w:lvlOverride w:ilvl="7"/>
    <w:lvlOverride w:ilvl="8"/>
  </w:num>
  <w:num w:numId="2" w16cid:durableId="301497154">
    <w:abstractNumId w:val="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oNotShadeFormData/>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96A"/>
    <w:rsid w:val="00067C1E"/>
    <w:rsid w:val="000C0838"/>
    <w:rsid w:val="00164813"/>
    <w:rsid w:val="001F292A"/>
    <w:rsid w:val="0034369B"/>
    <w:rsid w:val="003B6E4B"/>
    <w:rsid w:val="00475845"/>
    <w:rsid w:val="00780FA5"/>
    <w:rsid w:val="007C7C7C"/>
    <w:rsid w:val="00A65D29"/>
    <w:rsid w:val="00B521E4"/>
    <w:rsid w:val="00BD4AAD"/>
    <w:rsid w:val="00C66F0F"/>
    <w:rsid w:val="00CA357C"/>
    <w:rsid w:val="00E56B77"/>
    <w:rsid w:val="00E95B4B"/>
    <w:rsid w:val="00EA1C51"/>
    <w:rsid w:val="00F13B0E"/>
    <w:rsid w:val="00F5796A"/>
    <w:rsid w:val="00FC73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D594F8"/>
  <w15:docId w15:val="{6CEA223E-455B-2B4E-9983-6D0280725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08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F8F8C-EB27-474F-8CED-D6DAE5C4E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5</Pages>
  <Words>2450</Words>
  <Characters>1396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G973U</dc:creator>
  <cp:lastModifiedBy>luqman mwakioja</cp:lastModifiedBy>
  <cp:revision>7</cp:revision>
  <dcterms:created xsi:type="dcterms:W3CDTF">2026-01-04T13:37:00Z</dcterms:created>
  <dcterms:modified xsi:type="dcterms:W3CDTF">2026-01-04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628a6bb4026423fa6fc3a94020e122e</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f0878da3-f458-3bf7-ac4a-8f2d517a0695</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8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 (in-text citations)</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